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A6446A" w14:textId="5FB8FCA0" w:rsidR="003D4FAE" w:rsidRDefault="00D41D73" w:rsidP="002A3B76">
      <w:pPr>
        <w:pStyle w:val="Title"/>
      </w:pPr>
      <w:r>
        <w:t xml:space="preserve">A Clear Working Title of PhD </w:t>
      </w:r>
      <w:r w:rsidR="00A74EDA">
        <w:t>Research</w:t>
      </w:r>
      <w:r w:rsidR="002D4737">
        <w:t xml:space="preserve"> (max 5 words)</w:t>
      </w:r>
    </w:p>
    <w:p w14:paraId="14D89E82" w14:textId="0DFBED3E" w:rsidR="002A3B76" w:rsidRDefault="002A3B76" w:rsidP="002A3B76">
      <w:pPr>
        <w:pStyle w:val="Subtitle"/>
      </w:pPr>
      <w:r>
        <w:t>Autho</w:t>
      </w:r>
      <w:r w:rsidR="00D41D73">
        <w:t>r</w:t>
      </w:r>
      <w:r w:rsidR="00A74EDA">
        <w:t xml:space="preserve"> </w:t>
      </w:r>
      <w:r w:rsidR="002D4737">
        <w:t>(Replace</w:t>
      </w:r>
      <w:r w:rsidR="00A74EDA">
        <w:t xml:space="preserve"> with your name and surname)</w:t>
      </w:r>
    </w:p>
    <w:p w14:paraId="6B2CBAA0" w14:textId="76B84AB2" w:rsidR="002A3B76" w:rsidRDefault="002A3B76" w:rsidP="002A3B76">
      <w:pPr>
        <w:pStyle w:val="Subtitle"/>
      </w:pPr>
      <w:r>
        <w:t>Date</w:t>
      </w:r>
      <w:r w:rsidR="00A74EDA">
        <w:t xml:space="preserve"> (at least month - year)</w:t>
      </w:r>
    </w:p>
    <w:p w14:paraId="59337ABE" w14:textId="77777777" w:rsidR="002A3B76" w:rsidRDefault="002A3B76" w:rsidP="002A3B76"/>
    <w:p w14:paraId="55DABD45" w14:textId="282BF6AC" w:rsidR="00FF5711" w:rsidRPr="00FF5711" w:rsidRDefault="00FF5711" w:rsidP="002A3B76">
      <w:pPr>
        <w:rPr>
          <w:b/>
          <w:bCs/>
        </w:rPr>
      </w:pPr>
      <w:r w:rsidRPr="00FF5711">
        <w:rPr>
          <w:b/>
          <w:bCs/>
        </w:rPr>
        <w:t>Abstract</w:t>
      </w:r>
    </w:p>
    <w:p w14:paraId="17113A2C" w14:textId="0B71F3DF" w:rsidR="00FF5711" w:rsidRDefault="00E40D79" w:rsidP="002A3B76">
      <w:r>
        <w:t xml:space="preserve">Write one sentence per question: </w:t>
      </w:r>
      <w:r w:rsidRPr="00E40D79">
        <w:t xml:space="preserve">1. What is the relevance of the study? (Motivation and Justification); 2. What </w:t>
      </w:r>
      <w:r>
        <w:t>will</w:t>
      </w:r>
      <w:r w:rsidRPr="00E40D79">
        <w:t xml:space="preserve"> you do? (Aim of the study); 3. How </w:t>
      </w:r>
      <w:r>
        <w:t>will</w:t>
      </w:r>
      <w:r w:rsidRPr="00E40D79">
        <w:t xml:space="preserve"> you do it? (Methodology); 4. What </w:t>
      </w:r>
      <w:r>
        <w:t>will</w:t>
      </w:r>
      <w:r w:rsidRPr="00E40D79">
        <w:t xml:space="preserve"> you </w:t>
      </w:r>
      <w:r>
        <w:t>find</w:t>
      </w:r>
      <w:r w:rsidRPr="00E40D79">
        <w:t>? (</w:t>
      </w:r>
      <w:r>
        <w:t xml:space="preserve">Expected </w:t>
      </w:r>
      <w:r w:rsidRPr="00E40D79">
        <w:t>Findings); 5. Why does it matter? (Significance and originality)</w:t>
      </w:r>
    </w:p>
    <w:p w14:paraId="387A3C13" w14:textId="36F1C3EA" w:rsidR="00FF5711" w:rsidRPr="002A3B76" w:rsidRDefault="00FF5711" w:rsidP="002A3B76">
      <w:r w:rsidRPr="00FF5711">
        <w:rPr>
          <w:b/>
          <w:bCs/>
        </w:rPr>
        <w:t>Keywords:</w:t>
      </w:r>
      <w:r>
        <w:t xml:space="preserve"> 3-5 relevant keywords for the proposed research</w:t>
      </w:r>
    </w:p>
    <w:p w14:paraId="662B433A" w14:textId="2B729978" w:rsidR="002A3B76" w:rsidRDefault="002A3B76" w:rsidP="002A3B76">
      <w:pPr>
        <w:pStyle w:val="Heading1"/>
      </w:pPr>
      <w:r>
        <w:t>Introduction</w:t>
      </w:r>
    </w:p>
    <w:p w14:paraId="4B19F517" w14:textId="50ECB688" w:rsidR="002A3B76" w:rsidRDefault="002A3B76" w:rsidP="002A3B76">
      <w:r>
        <w:t xml:space="preserve">Some </w:t>
      </w:r>
      <w:r w:rsidR="00E40D79">
        <w:t xml:space="preserve">background on the research problem, statistics that help understand the extent of the problem. </w:t>
      </w:r>
      <w:r w:rsidR="00D21BC7">
        <w:t>Things to include in this section:</w:t>
      </w:r>
    </w:p>
    <w:p w14:paraId="11373CBF" w14:textId="3552DADA" w:rsidR="006C68DD" w:rsidRPr="00D21BC7" w:rsidRDefault="00D21BC7" w:rsidP="00D21BC7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C</w:t>
      </w:r>
      <w:r w:rsidR="006C68DD" w:rsidRPr="00D21BC7">
        <w:rPr>
          <w:lang w:val="en-US"/>
        </w:rPr>
        <w:t>ommon ground</w:t>
      </w:r>
      <w:r w:rsidRPr="00D21BC7">
        <w:rPr>
          <w:lang w:val="en-US"/>
        </w:rPr>
        <w:t xml:space="preserve"> </w:t>
      </w:r>
      <w:r w:rsidR="006C68DD" w:rsidRPr="00D21BC7">
        <w:rPr>
          <w:lang w:val="en-US"/>
        </w:rPr>
        <w:t>(conversation)​</w:t>
      </w:r>
      <w:r w:rsidR="002B305D">
        <w:rPr>
          <w:lang w:val="en-US"/>
        </w:rPr>
        <w:t xml:space="preserve"> –</w:t>
      </w:r>
      <w:r w:rsidR="002F03EB">
        <w:rPr>
          <w:lang w:val="en-US"/>
        </w:rPr>
        <w:t xml:space="preserve"> </w:t>
      </w:r>
      <w:r w:rsidR="002B305D">
        <w:rPr>
          <w:lang w:val="en-US"/>
        </w:rPr>
        <w:t>the phenomenon of interest</w:t>
      </w:r>
    </w:p>
    <w:p w14:paraId="0F22181F" w14:textId="5274A2DE" w:rsidR="006C68DD" w:rsidRPr="00D21BC7" w:rsidRDefault="00D21BC7" w:rsidP="00D21BC7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C</w:t>
      </w:r>
      <w:r w:rsidR="006C68DD" w:rsidRPr="00D21BC7">
        <w:rPr>
          <w:lang w:val="en-US"/>
        </w:rPr>
        <w:t>omplication</w:t>
      </w:r>
      <w:r w:rsidRPr="00D21BC7">
        <w:rPr>
          <w:lang w:val="en-US"/>
        </w:rPr>
        <w:t xml:space="preserve"> </w:t>
      </w:r>
      <w:r w:rsidR="006C68DD" w:rsidRPr="00D21BC7">
        <w:rPr>
          <w:lang w:val="en-US"/>
        </w:rPr>
        <w:t xml:space="preserve">(what’s missing)​ – highlights from the key literature and </w:t>
      </w:r>
      <w:r w:rsidRPr="00D21BC7">
        <w:rPr>
          <w:lang w:val="en-US"/>
        </w:rPr>
        <w:t>refer</w:t>
      </w:r>
      <w:r w:rsidR="002F03EB">
        <w:rPr>
          <w:lang w:val="en-US"/>
        </w:rPr>
        <w:t>ence</w:t>
      </w:r>
      <w:r w:rsidRPr="00D21BC7">
        <w:rPr>
          <w:lang w:val="en-US"/>
        </w:rPr>
        <w:t xml:space="preserve"> to Section 2 for detailed analysis of recent works</w:t>
      </w:r>
    </w:p>
    <w:p w14:paraId="2A042199" w14:textId="593892D1" w:rsidR="006C68DD" w:rsidRPr="00D21BC7" w:rsidRDefault="00D21BC7" w:rsidP="00D21BC7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C</w:t>
      </w:r>
      <w:r w:rsidR="006C68DD" w:rsidRPr="00D21BC7">
        <w:rPr>
          <w:lang w:val="en-US"/>
        </w:rPr>
        <w:t>oncern</w:t>
      </w:r>
      <w:r w:rsidRPr="00D21BC7">
        <w:rPr>
          <w:lang w:val="en-US"/>
        </w:rPr>
        <w:t xml:space="preserve"> </w:t>
      </w:r>
      <w:r w:rsidR="006C68DD" w:rsidRPr="00D21BC7">
        <w:rPr>
          <w:lang w:val="en-US"/>
        </w:rPr>
        <w:t xml:space="preserve">(why it is important)​ – </w:t>
      </w:r>
      <w:r w:rsidR="002F03EB">
        <w:rPr>
          <w:lang w:val="en-US"/>
        </w:rPr>
        <w:t xml:space="preserve">connections </w:t>
      </w:r>
      <w:r w:rsidR="0063418B">
        <w:rPr>
          <w:lang w:val="en-US"/>
        </w:rPr>
        <w:t>to</w:t>
      </w:r>
      <w:r w:rsidR="006C68DD" w:rsidRPr="00D21BC7">
        <w:rPr>
          <w:lang w:val="en-US"/>
        </w:rPr>
        <w:t xml:space="preserve"> subsections 1.1 and 1.2 </w:t>
      </w:r>
    </w:p>
    <w:p w14:paraId="7B89B73B" w14:textId="49FDEBD6" w:rsidR="006C68DD" w:rsidRPr="00D21BC7" w:rsidRDefault="00D21BC7" w:rsidP="00D21BC7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C</w:t>
      </w:r>
      <w:r w:rsidR="006C68DD" w:rsidRPr="00D21BC7">
        <w:rPr>
          <w:lang w:val="en-US"/>
        </w:rPr>
        <w:t>ourse of action</w:t>
      </w:r>
      <w:r w:rsidRPr="00D21BC7">
        <w:rPr>
          <w:lang w:val="en-US"/>
        </w:rPr>
        <w:t xml:space="preserve"> </w:t>
      </w:r>
      <w:r w:rsidR="006C68DD" w:rsidRPr="00D21BC7">
        <w:rPr>
          <w:lang w:val="en-US"/>
        </w:rPr>
        <w:t xml:space="preserve">(how to study)​ – brief methodological approach and </w:t>
      </w:r>
      <w:r w:rsidR="0063418B">
        <w:rPr>
          <w:lang w:val="en-US"/>
        </w:rPr>
        <w:t>connections</w:t>
      </w:r>
      <w:r w:rsidR="006C68DD" w:rsidRPr="00D21BC7">
        <w:rPr>
          <w:lang w:val="en-US"/>
        </w:rPr>
        <w:t xml:space="preserve"> to Section 3 for details on the methodology</w:t>
      </w:r>
    </w:p>
    <w:p w14:paraId="6D474BAA" w14:textId="3AB181C2" w:rsidR="006C68DD" w:rsidRPr="00D21BC7" w:rsidRDefault="00D21BC7" w:rsidP="00D21BC7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C</w:t>
      </w:r>
      <w:r w:rsidR="006C68DD" w:rsidRPr="00D21BC7">
        <w:rPr>
          <w:lang w:val="en-US"/>
        </w:rPr>
        <w:t>ontribution</w:t>
      </w:r>
      <w:r w:rsidRPr="00D21BC7">
        <w:rPr>
          <w:lang w:val="en-US"/>
        </w:rPr>
        <w:t xml:space="preserve"> </w:t>
      </w:r>
      <w:r w:rsidR="006C68DD" w:rsidRPr="00D21BC7">
        <w:rPr>
          <w:lang w:val="en-US"/>
        </w:rPr>
        <w:t>(how it makes a difference)</w:t>
      </w:r>
      <w:r w:rsidRPr="00D21BC7">
        <w:rPr>
          <w:lang w:val="en-US"/>
        </w:rPr>
        <w:t xml:space="preserve"> – what do we expect to learn from your </w:t>
      </w:r>
      <w:r w:rsidR="005D48BE">
        <w:rPr>
          <w:lang w:val="en-US"/>
        </w:rPr>
        <w:t xml:space="preserve">PhD </w:t>
      </w:r>
      <w:r w:rsidRPr="00D21BC7">
        <w:rPr>
          <w:lang w:val="en-US"/>
        </w:rPr>
        <w:t>research</w:t>
      </w:r>
    </w:p>
    <w:p w14:paraId="5DE9F977" w14:textId="57524525" w:rsidR="00E40D79" w:rsidRDefault="00E40D79" w:rsidP="00E40D79">
      <w:pPr>
        <w:pStyle w:val="Heading2"/>
      </w:pPr>
      <w:r>
        <w:t>Motivation</w:t>
      </w:r>
    </w:p>
    <w:p w14:paraId="7735CCD2" w14:textId="5B5CEC1F" w:rsidR="00E40D79" w:rsidRDefault="00E40D79" w:rsidP="00E40D79">
      <w:r>
        <w:t>Why do you want to do this research?</w:t>
      </w:r>
    </w:p>
    <w:p w14:paraId="77009D60" w14:textId="64C801B0" w:rsidR="00E40D79" w:rsidRDefault="00E40D79" w:rsidP="00E40D79">
      <w:pPr>
        <w:pStyle w:val="Heading2"/>
      </w:pPr>
      <w:r>
        <w:t>Justification</w:t>
      </w:r>
    </w:p>
    <w:p w14:paraId="552190E5" w14:textId="2E949550" w:rsidR="00E40D79" w:rsidRDefault="00E40D79" w:rsidP="00E40D79">
      <w:r>
        <w:t xml:space="preserve">Why should this research be conducted? </w:t>
      </w:r>
    </w:p>
    <w:p w14:paraId="11DFB363" w14:textId="67A5C5BE" w:rsidR="00E40D79" w:rsidRDefault="00E40D79" w:rsidP="00E40D79">
      <w:pPr>
        <w:pStyle w:val="Heading2"/>
      </w:pPr>
      <w:r>
        <w:t>Aim and objectives</w:t>
      </w:r>
    </w:p>
    <w:p w14:paraId="5F8446F0" w14:textId="3B352B9E" w:rsidR="00E40D79" w:rsidRPr="00E40D79" w:rsidRDefault="00E40D79" w:rsidP="00E40D79">
      <w:r>
        <w:t xml:space="preserve">Main aim of </w:t>
      </w:r>
      <w:r w:rsidR="005D48BE">
        <w:t xml:space="preserve">the </w:t>
      </w:r>
      <w:r>
        <w:t xml:space="preserve">research and </w:t>
      </w:r>
      <w:r w:rsidR="00084BCE">
        <w:t xml:space="preserve">3-5 </w:t>
      </w:r>
      <w:r>
        <w:t xml:space="preserve">objectives that </w:t>
      </w:r>
      <w:r w:rsidR="00084BCE">
        <w:t xml:space="preserve">will help achieve the aim of the research </w:t>
      </w:r>
    </w:p>
    <w:p w14:paraId="69CE5599" w14:textId="79BC3681" w:rsidR="005671B6" w:rsidRPr="005671B6" w:rsidRDefault="005671B6" w:rsidP="005671B6">
      <w:pPr>
        <w:rPr>
          <w:lang w:val="en-US"/>
        </w:rPr>
      </w:pPr>
      <w:r w:rsidRPr="005671B6">
        <w:rPr>
          <w:lang w:val="en-US"/>
        </w:rPr>
        <w:t>​​</w:t>
      </w:r>
    </w:p>
    <w:p w14:paraId="6EE6E881" w14:textId="68457157" w:rsidR="002A3B76" w:rsidRDefault="002A3B76" w:rsidP="002A3B76">
      <w:pPr>
        <w:pStyle w:val="Heading1"/>
      </w:pPr>
      <w:r>
        <w:lastRenderedPageBreak/>
        <w:t>Literature Review</w:t>
      </w:r>
    </w:p>
    <w:p w14:paraId="25D6450D" w14:textId="39CBAACF" w:rsidR="00B66B54" w:rsidRPr="002A3B76" w:rsidRDefault="00581924" w:rsidP="002A3B76">
      <w:r>
        <w:t xml:space="preserve">A </w:t>
      </w:r>
      <w:r w:rsidR="00114A47">
        <w:t>state-of-the-art</w:t>
      </w:r>
      <w:r>
        <w:t xml:space="preserve"> literature review on the topic. Key early literature can be cited but expecting most of the works to have been published in the last three years</w:t>
      </w:r>
      <w:r w:rsidR="003F68FF">
        <w:t xml:space="preserve">. </w:t>
      </w:r>
    </w:p>
    <w:p w14:paraId="7C2DF1D0" w14:textId="50745B9A" w:rsidR="002A3B76" w:rsidRDefault="002A3B76" w:rsidP="002A3B76">
      <w:pPr>
        <w:pStyle w:val="Heading2"/>
      </w:pPr>
      <w:r>
        <w:t>A subsection</w:t>
      </w:r>
    </w:p>
    <w:p w14:paraId="7FFE0E37" w14:textId="004FC158" w:rsidR="002A3B76" w:rsidRDefault="003F68FF" w:rsidP="002A3B76">
      <w:r>
        <w:t>Use subsections accordingly.</w:t>
      </w:r>
    </w:p>
    <w:p w14:paraId="6802C1BA" w14:textId="24AA5168" w:rsidR="003F68FF" w:rsidRDefault="003F68FF" w:rsidP="002A3B76">
      <w:r>
        <w:t>Expecting a synthesis table that shows what we know and what is missing from the literature</w:t>
      </w:r>
    </w:p>
    <w:p w14:paraId="72AA78EA" w14:textId="477FD262" w:rsidR="003F68FF" w:rsidRDefault="003F68FF" w:rsidP="003F68FF">
      <w:pPr>
        <w:pStyle w:val="Heading1"/>
      </w:pPr>
      <w:r>
        <w:t>Methodology</w:t>
      </w:r>
    </w:p>
    <w:p w14:paraId="3C7549B8" w14:textId="6268D872" w:rsidR="003F68FF" w:rsidRDefault="003F68FF" w:rsidP="003F68FF">
      <w:r>
        <w:t>Your preferred methodology to address the research problem. It should indicate data sources, sampling logic, methods</w:t>
      </w:r>
      <w:r w:rsidR="00FC0B66">
        <w:t xml:space="preserve">, and why they are chosen and how they can help answer the research question posed in Section 1. </w:t>
      </w:r>
    </w:p>
    <w:p w14:paraId="136FC2E9" w14:textId="26DD94F6" w:rsidR="00DE0F50" w:rsidRDefault="00DE0F50" w:rsidP="00DE0F50">
      <w:pPr>
        <w:pStyle w:val="Heading1"/>
      </w:pPr>
      <w:r>
        <w:t>Project Plan</w:t>
      </w:r>
    </w:p>
    <w:p w14:paraId="36B37491" w14:textId="77777777" w:rsidR="00114A47" w:rsidRDefault="00DE0F50" w:rsidP="00DE0F50">
      <w:r>
        <w:t>A quarterly plan of activities over three years</w:t>
      </w:r>
      <w:r w:rsidR="00114A47">
        <w:t xml:space="preserve"> with </w:t>
      </w:r>
      <w:r w:rsidR="00114A47" w:rsidRPr="00114A47">
        <w:t>milestones, and deliverables</w:t>
      </w:r>
      <w:r>
        <w:t xml:space="preserve">. </w:t>
      </w:r>
    </w:p>
    <w:p w14:paraId="139FD839" w14:textId="77777777" w:rsidR="00114A47" w:rsidRDefault="00114A47" w:rsidP="00DE0F50">
      <w:r>
        <w:t xml:space="preserve">Potential academic and practitioner conferences where you can present your work. </w:t>
      </w:r>
    </w:p>
    <w:p w14:paraId="60669623" w14:textId="1D8BB4B2" w:rsidR="00DE0F50" w:rsidRDefault="00DE0F50" w:rsidP="00DE0F50">
      <w:r>
        <w:t xml:space="preserve">Potential working titles of at least three papers that will be produced in the research. The first paper is almost always a systematic literature review paper. </w:t>
      </w:r>
    </w:p>
    <w:p w14:paraId="643E3361" w14:textId="04C99014" w:rsidR="00DE0F50" w:rsidRPr="00DE0F50" w:rsidRDefault="00DE0F50" w:rsidP="00DE0F50">
      <w:r>
        <w:t xml:space="preserve">Please identify potential journals where your work could be published. </w:t>
      </w:r>
    </w:p>
    <w:p w14:paraId="2046564B" w14:textId="77777777" w:rsidR="003F68FF" w:rsidRDefault="003F68FF" w:rsidP="002A3B76"/>
    <w:p w14:paraId="1AEAF418" w14:textId="04047061" w:rsidR="002A3B76" w:rsidRDefault="002A3B76" w:rsidP="002A3B76">
      <w:pPr>
        <w:pStyle w:val="Heading1"/>
      </w:pPr>
      <w:r>
        <w:t>References</w:t>
      </w:r>
    </w:p>
    <w:p w14:paraId="42A30BB1" w14:textId="70B16E5B" w:rsidR="002A3B76" w:rsidRDefault="002A3B76" w:rsidP="002A3B76">
      <w:r>
        <w:t xml:space="preserve">Presented in </w:t>
      </w:r>
      <w:r w:rsidR="00C82352">
        <w:t>APA</w:t>
      </w:r>
      <w:r>
        <w:t xml:space="preserve"> Style.</w:t>
      </w:r>
    </w:p>
    <w:p w14:paraId="54E4FB13" w14:textId="77777777" w:rsidR="00B66B54" w:rsidRPr="00B66B54" w:rsidRDefault="00C82352" w:rsidP="00B66B54">
      <w:pPr>
        <w:pStyle w:val="Bibliography"/>
        <w:rPr>
          <w:rFonts w:cs="Times New Roman"/>
        </w:rPr>
      </w:pPr>
      <w:r>
        <w:fldChar w:fldCharType="begin"/>
      </w:r>
      <w:r w:rsidR="00B66B54">
        <w:instrText xml:space="preserve"> ADDIN ZOTERO_BIBL {"uncited":[],"omitted":[],"custom":[]} CSL_BIBLIOGRAPHY </w:instrText>
      </w:r>
      <w:r>
        <w:fldChar w:fldCharType="separate"/>
      </w:r>
      <w:r w:rsidR="00B66B54" w:rsidRPr="00B66B54">
        <w:rPr>
          <w:rFonts w:cs="Times New Roman"/>
        </w:rPr>
        <w:t xml:space="preserve">Geng, R., Mansouri, S. A., &amp; Aktas, E. (2017). The relationship between green supply chain management and performance: A meta-analysis of empirical evidences in Asian emerging economies. </w:t>
      </w:r>
      <w:r w:rsidR="00B66B54" w:rsidRPr="00B66B54">
        <w:rPr>
          <w:rFonts w:cs="Times New Roman"/>
          <w:i/>
          <w:iCs/>
        </w:rPr>
        <w:t>International Journal of Production Economics</w:t>
      </w:r>
      <w:r w:rsidR="00B66B54" w:rsidRPr="00B66B54">
        <w:rPr>
          <w:rFonts w:cs="Times New Roman"/>
        </w:rPr>
        <w:t xml:space="preserve">, </w:t>
      </w:r>
      <w:r w:rsidR="00B66B54" w:rsidRPr="00B66B54">
        <w:rPr>
          <w:rFonts w:cs="Times New Roman"/>
          <w:i/>
          <w:iCs/>
        </w:rPr>
        <w:t>183</w:t>
      </w:r>
      <w:r w:rsidR="00B66B54" w:rsidRPr="00B66B54">
        <w:rPr>
          <w:rFonts w:cs="Times New Roman"/>
        </w:rPr>
        <w:t>, 245–258.</w:t>
      </w:r>
    </w:p>
    <w:p w14:paraId="66766D21" w14:textId="7E8E3444" w:rsidR="002A3B76" w:rsidRPr="002A3B76" w:rsidRDefault="00B66B54" w:rsidP="00DE0F50">
      <w:pPr>
        <w:pStyle w:val="Bibliography"/>
      </w:pPr>
      <w:r w:rsidRPr="00B66B54">
        <w:rPr>
          <w:rFonts w:cs="Times New Roman"/>
        </w:rPr>
        <w:t xml:space="preserve">Mansouri, S. A., &amp; Aktas, E. (2016). Minimizing energy consumption and makespan in a two-machine flowshop scheduling problem. </w:t>
      </w:r>
      <w:r w:rsidRPr="00B66B54">
        <w:rPr>
          <w:rFonts w:cs="Times New Roman"/>
          <w:i/>
          <w:iCs/>
        </w:rPr>
        <w:t>Journal of the Operational Research Society</w:t>
      </w:r>
      <w:r w:rsidRPr="00B66B54">
        <w:rPr>
          <w:rFonts w:cs="Times New Roman"/>
        </w:rPr>
        <w:t>. https://doi.org/10.1057/jors.2016.4</w:t>
      </w:r>
      <w:r w:rsidR="00C82352">
        <w:fldChar w:fldCharType="end"/>
      </w:r>
    </w:p>
    <w:sectPr w:rsidR="002A3B76" w:rsidRPr="002A3B76" w:rsidSect="00C05F42">
      <w:footerReference w:type="even" r:id="rId7"/>
      <w:footerReference w:type="default" r:id="rId8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2E43E9" w14:textId="77777777" w:rsidR="00EE0243" w:rsidRDefault="00EE0243" w:rsidP="008E0F91">
      <w:pPr>
        <w:spacing w:before="0" w:after="0" w:line="240" w:lineRule="auto"/>
      </w:pPr>
      <w:r>
        <w:separator/>
      </w:r>
    </w:p>
  </w:endnote>
  <w:endnote w:type="continuationSeparator" w:id="0">
    <w:p w14:paraId="3C321E21" w14:textId="77777777" w:rsidR="00EE0243" w:rsidRDefault="00EE0243" w:rsidP="008E0F91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4B1AF2" w14:textId="77777777" w:rsidR="008E0F91" w:rsidRDefault="008E0F91" w:rsidP="00D30D4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AB4AC84" w14:textId="77777777" w:rsidR="008E0F91" w:rsidRDefault="008E0F9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E880DC" w14:textId="77777777" w:rsidR="008E0F91" w:rsidRDefault="008E0F91" w:rsidP="00D30D4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47022">
      <w:rPr>
        <w:rStyle w:val="PageNumber"/>
        <w:noProof/>
      </w:rPr>
      <w:t>1</w:t>
    </w:r>
    <w:r>
      <w:rPr>
        <w:rStyle w:val="PageNumber"/>
      </w:rPr>
      <w:fldChar w:fldCharType="end"/>
    </w:r>
  </w:p>
  <w:p w14:paraId="18CF186B" w14:textId="77777777" w:rsidR="008E0F91" w:rsidRDefault="008E0F9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D5E1BA" w14:textId="77777777" w:rsidR="00EE0243" w:rsidRDefault="00EE0243" w:rsidP="008E0F91">
      <w:pPr>
        <w:spacing w:before="0" w:after="0" w:line="240" w:lineRule="auto"/>
      </w:pPr>
      <w:r>
        <w:separator/>
      </w:r>
    </w:p>
  </w:footnote>
  <w:footnote w:type="continuationSeparator" w:id="0">
    <w:p w14:paraId="789BBE09" w14:textId="77777777" w:rsidR="00EE0243" w:rsidRDefault="00EE0243" w:rsidP="008E0F91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B03EB48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1683D7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2938D2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67F4620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DB5294B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0052A45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2CB4601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E86C257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A178F35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5F72047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D0B07BA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FFD535F"/>
    <w:multiLevelType w:val="multilevel"/>
    <w:tmpl w:val="6AB05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24237CA6"/>
    <w:multiLevelType w:val="hybridMultilevel"/>
    <w:tmpl w:val="8D36D1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BB5A21"/>
    <w:multiLevelType w:val="multilevel"/>
    <w:tmpl w:val="FCB43F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41D6643D"/>
    <w:multiLevelType w:val="multilevel"/>
    <w:tmpl w:val="9E2EF8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59D51495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9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10"/>
  </w:num>
  <w:num w:numId="12">
    <w:abstractNumId w:val="15"/>
  </w:num>
  <w:num w:numId="13">
    <w:abstractNumId w:val="11"/>
  </w:num>
  <w:num w:numId="14">
    <w:abstractNumId w:val="13"/>
  </w:num>
  <w:num w:numId="15">
    <w:abstractNumId w:val="14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46042"/>
    <w:rsid w:val="00084BCE"/>
    <w:rsid w:val="00114A47"/>
    <w:rsid w:val="00150155"/>
    <w:rsid w:val="0023503C"/>
    <w:rsid w:val="002A3B76"/>
    <w:rsid w:val="002B305D"/>
    <w:rsid w:val="002D4737"/>
    <w:rsid w:val="002F03EB"/>
    <w:rsid w:val="003D4FAE"/>
    <w:rsid w:val="003F68FF"/>
    <w:rsid w:val="00493B6C"/>
    <w:rsid w:val="00547022"/>
    <w:rsid w:val="005671B6"/>
    <w:rsid w:val="00581924"/>
    <w:rsid w:val="005D48BE"/>
    <w:rsid w:val="0062237A"/>
    <w:rsid w:val="0063418B"/>
    <w:rsid w:val="006C68DD"/>
    <w:rsid w:val="00722068"/>
    <w:rsid w:val="007A4108"/>
    <w:rsid w:val="008E0F91"/>
    <w:rsid w:val="009B1CF2"/>
    <w:rsid w:val="00A74EDA"/>
    <w:rsid w:val="00A8538D"/>
    <w:rsid w:val="00B66B54"/>
    <w:rsid w:val="00C05F42"/>
    <w:rsid w:val="00C82352"/>
    <w:rsid w:val="00D21BC7"/>
    <w:rsid w:val="00D41D73"/>
    <w:rsid w:val="00DE0F50"/>
    <w:rsid w:val="00E33EC6"/>
    <w:rsid w:val="00E40D79"/>
    <w:rsid w:val="00E46042"/>
    <w:rsid w:val="00EE0243"/>
    <w:rsid w:val="00EF2D8A"/>
    <w:rsid w:val="00FC0B66"/>
    <w:rsid w:val="00FF57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37140AA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7A4108"/>
    <w:pPr>
      <w:spacing w:before="120" w:after="120" w:line="360" w:lineRule="auto"/>
    </w:pPr>
    <w:rPr>
      <w:rFonts w:ascii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E46042"/>
    <w:pPr>
      <w:keepNext/>
      <w:keepLines/>
      <w:numPr>
        <w:numId w:val="12"/>
      </w:numPr>
      <w:spacing w:before="480" w:after="0"/>
      <w:outlineLvl w:val="0"/>
    </w:pPr>
    <w:rPr>
      <w:rFonts w:eastAsiaTheme="majorEastAsia" w:cstheme="majorBidi"/>
      <w:b/>
      <w:bCs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6042"/>
    <w:pPr>
      <w:keepNext/>
      <w:keepLines/>
      <w:numPr>
        <w:ilvl w:val="1"/>
        <w:numId w:val="12"/>
      </w:numPr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A3B76"/>
    <w:pPr>
      <w:keepNext/>
      <w:keepLines/>
      <w:numPr>
        <w:ilvl w:val="2"/>
        <w:numId w:val="12"/>
      </w:numPr>
      <w:spacing w:before="40" w:after="0"/>
      <w:outlineLvl w:val="2"/>
    </w:pPr>
    <w:rPr>
      <w:rFonts w:eastAsiaTheme="majorEastAsia" w:cstheme="majorBidi"/>
      <w:b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A3B76"/>
    <w:pPr>
      <w:keepNext/>
      <w:keepLines/>
      <w:numPr>
        <w:ilvl w:val="3"/>
        <w:numId w:val="1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A3B76"/>
    <w:pPr>
      <w:keepNext/>
      <w:keepLines/>
      <w:numPr>
        <w:ilvl w:val="4"/>
        <w:numId w:val="12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A3B76"/>
    <w:pPr>
      <w:keepNext/>
      <w:keepLines/>
      <w:numPr>
        <w:ilvl w:val="5"/>
        <w:numId w:val="12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A3B76"/>
    <w:pPr>
      <w:keepNext/>
      <w:keepLines/>
      <w:numPr>
        <w:ilvl w:val="6"/>
        <w:numId w:val="1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A3B76"/>
    <w:pPr>
      <w:keepNext/>
      <w:keepLines/>
      <w:numPr>
        <w:ilvl w:val="7"/>
        <w:numId w:val="1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A3B76"/>
    <w:pPr>
      <w:keepNext/>
      <w:keepLines/>
      <w:numPr>
        <w:ilvl w:val="8"/>
        <w:numId w:val="1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46042"/>
    <w:rPr>
      <w:rFonts w:ascii="Arial" w:eastAsiaTheme="majorEastAsia" w:hAnsi="Arial" w:cstheme="majorBidi"/>
      <w:b/>
      <w:bCs/>
      <w:sz w:val="2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46042"/>
    <w:rPr>
      <w:rFonts w:ascii="Arial" w:eastAsiaTheme="majorEastAsia" w:hAnsi="Arial" w:cstheme="majorBidi"/>
      <w:b/>
      <w:bCs/>
      <w:sz w:val="22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8E0F91"/>
    <w:pPr>
      <w:spacing w:before="0" w:after="300" w:line="240" w:lineRule="auto"/>
      <w:contextualSpacing/>
      <w:jc w:val="center"/>
    </w:pPr>
    <w:rPr>
      <w:rFonts w:eastAsiaTheme="majorEastAsia" w:cstheme="majorBidi"/>
      <w:b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E0F91"/>
    <w:rPr>
      <w:rFonts w:ascii="Times New Roman" w:eastAsiaTheme="majorEastAsia" w:hAnsi="Times New Roman" w:cstheme="majorBidi"/>
      <w:b/>
      <w:spacing w:val="5"/>
      <w:kern w:val="28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E0F91"/>
    <w:pPr>
      <w:numPr>
        <w:ilvl w:val="1"/>
      </w:numPr>
      <w:jc w:val="center"/>
    </w:pPr>
    <w:rPr>
      <w:rFonts w:eastAsiaTheme="majorEastAsia" w:cstheme="majorBidi"/>
      <w:i/>
      <w:iCs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E0F91"/>
    <w:rPr>
      <w:rFonts w:ascii="Times New Roman" w:eastAsiaTheme="majorEastAsia" w:hAnsi="Times New Roman" w:cstheme="majorBidi"/>
      <w:i/>
      <w:iCs/>
      <w:spacing w:val="15"/>
      <w:sz w:val="22"/>
    </w:rPr>
  </w:style>
  <w:style w:type="paragraph" w:styleId="Footer">
    <w:name w:val="footer"/>
    <w:basedOn w:val="Normal"/>
    <w:link w:val="FooterChar"/>
    <w:uiPriority w:val="99"/>
    <w:unhideWhenUsed/>
    <w:rsid w:val="008E0F91"/>
    <w:pPr>
      <w:tabs>
        <w:tab w:val="center" w:pos="4320"/>
        <w:tab w:val="right" w:pos="864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0F91"/>
    <w:rPr>
      <w:rFonts w:ascii="Times New Roman" w:hAnsi="Times New Roman"/>
      <w:sz w:val="22"/>
    </w:rPr>
  </w:style>
  <w:style w:type="character" w:styleId="PageNumber">
    <w:name w:val="page number"/>
    <w:basedOn w:val="DefaultParagraphFont"/>
    <w:uiPriority w:val="99"/>
    <w:semiHidden/>
    <w:unhideWhenUsed/>
    <w:rsid w:val="008E0F91"/>
  </w:style>
  <w:style w:type="paragraph" w:styleId="Caption">
    <w:name w:val="caption"/>
    <w:basedOn w:val="Normal"/>
    <w:next w:val="Normal"/>
    <w:uiPriority w:val="35"/>
    <w:semiHidden/>
    <w:unhideWhenUsed/>
    <w:qFormat/>
    <w:rsid w:val="00EF2D8A"/>
    <w:pPr>
      <w:spacing w:before="0" w:after="200" w:line="240" w:lineRule="auto"/>
    </w:pPr>
    <w:rPr>
      <w:b/>
      <w:iCs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A3B76"/>
    <w:pPr>
      <w:spacing w:before="0" w:after="0" w:line="240" w:lineRule="auto"/>
    </w:pPr>
    <w:rPr>
      <w:rFonts w:cs="Times New Roman"/>
      <w:sz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A3B76"/>
    <w:rPr>
      <w:rFonts w:ascii="Times New Roman" w:hAnsi="Times New Roman" w:cs="Times New Roma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A3B76"/>
    <w:rPr>
      <w:rFonts w:ascii="Times New Roman" w:eastAsiaTheme="majorEastAsia" w:hAnsi="Times New Roman" w:cstheme="majorBidi"/>
      <w:b/>
      <w:sz w:val="2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A3B76"/>
    <w:rPr>
      <w:rFonts w:asciiTheme="majorHAnsi" w:eastAsiaTheme="majorEastAsia" w:hAnsiTheme="majorHAnsi" w:cstheme="majorBidi"/>
      <w:i/>
      <w:iCs/>
      <w:color w:val="365F91" w:themeColor="accent1" w:themeShade="BF"/>
      <w:sz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A3B76"/>
    <w:rPr>
      <w:rFonts w:asciiTheme="majorHAnsi" w:eastAsiaTheme="majorEastAsia" w:hAnsiTheme="majorHAnsi" w:cstheme="majorBidi"/>
      <w:color w:val="365F91" w:themeColor="accent1" w:themeShade="BF"/>
      <w:sz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A3B76"/>
    <w:rPr>
      <w:rFonts w:asciiTheme="majorHAnsi" w:eastAsiaTheme="majorEastAsia" w:hAnsiTheme="majorHAnsi" w:cstheme="majorBidi"/>
      <w:color w:val="243F60" w:themeColor="accent1" w:themeShade="7F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A3B76"/>
    <w:rPr>
      <w:rFonts w:asciiTheme="majorHAnsi" w:eastAsiaTheme="majorEastAsia" w:hAnsiTheme="majorHAnsi" w:cstheme="majorBidi"/>
      <w:i/>
      <w:iCs/>
      <w:color w:val="243F60" w:themeColor="accent1" w:themeShade="7F"/>
      <w:sz w:val="2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A3B7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A3B7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y">
    <w:name w:val="Bibliography"/>
    <w:basedOn w:val="Normal"/>
    <w:next w:val="Normal"/>
    <w:uiPriority w:val="37"/>
    <w:unhideWhenUsed/>
    <w:rsid w:val="00C82352"/>
    <w:pPr>
      <w:spacing w:after="0"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21BC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742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514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11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92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94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37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796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409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117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99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233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413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30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01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86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265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8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7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</Pages>
  <Words>424</Words>
  <Characters>2423</Characters>
  <Application>Microsoft Office Word</Application>
  <DocSecurity>0</DocSecurity>
  <Lines>20</Lines>
  <Paragraphs>5</Paragraphs>
  <ScaleCrop>false</ScaleCrop>
  <Company>Cranfield University</Company>
  <LinksUpToDate>false</LinksUpToDate>
  <CharactersWithSpaces>2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el Aktas</dc:creator>
  <cp:keywords/>
  <dc:description/>
  <cp:lastModifiedBy>Emel Aktas</cp:lastModifiedBy>
  <cp:revision>28</cp:revision>
  <dcterms:created xsi:type="dcterms:W3CDTF">2015-08-03T11:18:00Z</dcterms:created>
  <dcterms:modified xsi:type="dcterms:W3CDTF">2022-03-24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0"&gt;&lt;session id="lJZ9y3rY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